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10452" w14:textId="77777777" w:rsidR="00F9444C" w:rsidRDefault="0092349A">
      <w:pPr>
        <w:pStyle w:val="NoSpacing"/>
      </w:pPr>
      <w:r>
        <w:t>Jordon</w:t>
      </w:r>
    </w:p>
    <w:p w14:paraId="698FAF43" w14:textId="77777777" w:rsidR="00E614DD" w:rsidRDefault="00CD5EB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8439D64" w14:textId="77777777" w:rsidR="00E614DD" w:rsidRDefault="00CD5EB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4F9EF6D" w14:textId="77777777" w:rsidR="00E614DD" w:rsidRDefault="00CD5EB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3630A3A" w14:textId="77777777" w:rsidR="00E614DD" w:rsidRDefault="00D765AC">
      <w:pPr>
        <w:pStyle w:val="Title"/>
      </w:pPr>
      <w:r w:rsidRPr="00D765AC">
        <w:t>High School Memoir</w:t>
      </w:r>
    </w:p>
    <w:p w14:paraId="698C46E8" w14:textId="5A7F23A0" w:rsidR="00D765AC" w:rsidRPr="00D765AC" w:rsidRDefault="001A6290" w:rsidP="00610ABE">
      <w:r>
        <w:t xml:space="preserve">One of the significant moments of my life occurred when </w:t>
      </w:r>
      <w:r w:rsidR="00D765AC">
        <w:t xml:space="preserve">I was </w:t>
      </w:r>
      <w:r w:rsidR="00610ABE">
        <w:t xml:space="preserve">a </w:t>
      </w:r>
      <w:r>
        <w:t>seventeen-year-old</w:t>
      </w:r>
      <w:r w:rsidR="00D765AC">
        <w:t xml:space="preserve"> boy who lived</w:t>
      </w:r>
      <w:r w:rsidR="00610ABE">
        <w:t xml:space="preserve"> with</w:t>
      </w:r>
      <w:r w:rsidR="00D765AC">
        <w:t xml:space="preserve"> parent</w:t>
      </w:r>
      <w:r w:rsidR="00610ABE">
        <w:t>s</w:t>
      </w:r>
      <w:r w:rsidR="00D765AC">
        <w:t xml:space="preserve">. My father was a factory worked and </w:t>
      </w:r>
      <w:r w:rsidR="00610ABE">
        <w:t xml:space="preserve">the </w:t>
      </w:r>
      <w:r w:rsidR="00D765AC">
        <w:t xml:space="preserve">sole breadwinner. </w:t>
      </w:r>
      <w:r w:rsidR="0092349A">
        <w:t xml:space="preserve">I used to play basketball every evening. My mother stayed at home and took care of </w:t>
      </w:r>
      <w:r w:rsidR="00610ABE">
        <w:t xml:space="preserve">the </w:t>
      </w:r>
      <w:r w:rsidR="0092349A">
        <w:t>house</w:t>
      </w:r>
      <w:r w:rsidR="00610ABE">
        <w:t xml:space="preserve"> </w:t>
      </w:r>
      <w:r w:rsidR="0092349A">
        <w:t>while my father would return at night from work.</w:t>
      </w:r>
    </w:p>
    <w:p w14:paraId="45892B71"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On a hot summer day, as I returned home from a basketball match, I shouted,</w:t>
      </w:r>
    </w:p>
    <w:p w14:paraId="3A545CE0"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Hey, Mom! I am home and I am hungry.”</w:t>
      </w:r>
    </w:p>
    <w:p w14:paraId="517BDA83" w14:textId="5030ECD9" w:rsidR="00D765AC" w:rsidRPr="00702F17" w:rsidRDefault="00D765AC" w:rsidP="00D765AC">
      <w:pPr>
        <w:rPr>
          <w:rFonts w:ascii="Times New Roman" w:hAnsi="Times New Roman" w:cs="Times New Roman"/>
        </w:rPr>
      </w:pPr>
      <w:r w:rsidRPr="00702F17">
        <w:rPr>
          <w:rFonts w:ascii="Times New Roman" w:hAnsi="Times New Roman" w:cs="Times New Roman"/>
        </w:rPr>
        <w:t>Then I heard</w:t>
      </w:r>
      <w:r w:rsidR="001C7308">
        <w:rPr>
          <w:rFonts w:ascii="Times New Roman" w:hAnsi="Times New Roman" w:cs="Times New Roman"/>
        </w:rPr>
        <w:t xml:space="preserve"> my </w:t>
      </w:r>
      <w:r w:rsidRPr="00702F17">
        <w:rPr>
          <w:rFonts w:ascii="Times New Roman" w:hAnsi="Times New Roman" w:cs="Times New Roman"/>
        </w:rPr>
        <w:t xml:space="preserve">mother sobbing. Anxiously, I ran to her. She was sitting in </w:t>
      </w:r>
      <w:r w:rsidR="00610ABE">
        <w:rPr>
          <w:rFonts w:ascii="Times New Roman" w:hAnsi="Times New Roman" w:cs="Times New Roman"/>
        </w:rPr>
        <w:t>the</w:t>
      </w:r>
      <w:r w:rsidRPr="00702F17">
        <w:rPr>
          <w:rFonts w:ascii="Times New Roman" w:hAnsi="Times New Roman" w:cs="Times New Roman"/>
        </w:rPr>
        <w:t xml:space="preserve"> corner of the room, with her face covered by her palms, I asked, </w:t>
      </w:r>
    </w:p>
    <w:p w14:paraId="177AA4F7"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What happened, mom?”</w:t>
      </w:r>
    </w:p>
    <w:p w14:paraId="5717553F" w14:textId="0938F299" w:rsidR="00D765AC" w:rsidRPr="00702F17" w:rsidRDefault="00D765AC" w:rsidP="00D765AC">
      <w:pPr>
        <w:rPr>
          <w:rFonts w:ascii="Times New Roman" w:hAnsi="Times New Roman" w:cs="Times New Roman"/>
        </w:rPr>
      </w:pPr>
      <w:r w:rsidRPr="00702F17">
        <w:rPr>
          <w:rFonts w:ascii="Times New Roman" w:hAnsi="Times New Roman" w:cs="Times New Roman"/>
        </w:rPr>
        <w:t>She kept on crying. I asked</w:t>
      </w:r>
      <w:r w:rsidR="001C7308">
        <w:rPr>
          <w:rFonts w:ascii="Times New Roman" w:hAnsi="Times New Roman" w:cs="Times New Roman"/>
        </w:rPr>
        <w:t xml:space="preserve"> again</w:t>
      </w:r>
      <w:r w:rsidRPr="00702F17">
        <w:rPr>
          <w:rFonts w:ascii="Times New Roman" w:hAnsi="Times New Roman" w:cs="Times New Roman"/>
        </w:rPr>
        <w:t>,</w:t>
      </w:r>
    </w:p>
    <w:p w14:paraId="352E3099"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What is wrong? Why are you crying?”</w:t>
      </w:r>
    </w:p>
    <w:p w14:paraId="480B27D6" w14:textId="4F9CCFC4" w:rsidR="00D765AC" w:rsidRPr="00702F17" w:rsidRDefault="00D765AC" w:rsidP="00D765AC">
      <w:pPr>
        <w:rPr>
          <w:rFonts w:ascii="Times New Roman" w:hAnsi="Times New Roman" w:cs="Times New Roman"/>
        </w:rPr>
      </w:pPr>
      <w:r w:rsidRPr="00702F17">
        <w:rPr>
          <w:rFonts w:ascii="Times New Roman" w:hAnsi="Times New Roman" w:cs="Times New Roman"/>
        </w:rPr>
        <w:t>I immediately hugged her so she</w:t>
      </w:r>
      <w:bookmarkStart w:id="0" w:name="_GoBack"/>
      <w:r w:rsidRPr="00702F17">
        <w:rPr>
          <w:rFonts w:ascii="Times New Roman" w:hAnsi="Times New Roman" w:cs="Times New Roman"/>
        </w:rPr>
        <w:t xml:space="preserve"> </w:t>
      </w:r>
      <w:r w:rsidR="001C7308">
        <w:rPr>
          <w:rFonts w:ascii="Times New Roman" w:hAnsi="Times New Roman" w:cs="Times New Roman"/>
        </w:rPr>
        <w:t>w</w:t>
      </w:r>
      <w:r w:rsidRPr="00702F17">
        <w:rPr>
          <w:rFonts w:ascii="Times New Roman" w:hAnsi="Times New Roman" w:cs="Times New Roman"/>
        </w:rPr>
        <w:t xml:space="preserve">ould </w:t>
      </w:r>
      <w:bookmarkEnd w:id="0"/>
      <w:r w:rsidRPr="00702F17">
        <w:rPr>
          <w:rFonts w:ascii="Times New Roman" w:hAnsi="Times New Roman" w:cs="Times New Roman"/>
        </w:rPr>
        <w:t>stop crying. I ran to the kitchen and got a glass of water. After a few moments, she calmed a bit and told me,</w:t>
      </w:r>
    </w:p>
    <w:p w14:paraId="6F0416CE"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They took your father…”</w:t>
      </w:r>
    </w:p>
    <w:p w14:paraId="0AEBC36B"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She started crying again. I was shocked but still didn’t know who took my father. I set her head against my chest and asked,</w:t>
      </w:r>
    </w:p>
    <w:p w14:paraId="11B4869D"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Who took him? I will get him back”</w:t>
      </w:r>
    </w:p>
    <w:p w14:paraId="559CE4FD"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She told me,</w:t>
      </w:r>
    </w:p>
    <w:p w14:paraId="7F09A156"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lastRenderedPageBreak/>
        <w:t xml:space="preserve"> “Three policemen came home and took him. They said he killed someone.”</w:t>
      </w:r>
    </w:p>
    <w:p w14:paraId="2F7F61DF"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She started crying again. I was dumbfounded. My father was a fifty-two-year-old factory worker who would never even kill a fly. Everyone would always enjoy his company and praise him for his charity work.</w:t>
      </w:r>
    </w:p>
    <w:p w14:paraId="44DA64C7"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I told my mother to calm down and I hurried to the police station where he was detained. I went to </w:t>
      </w:r>
      <w:r w:rsidR="00610ABE">
        <w:rPr>
          <w:rFonts w:ascii="Times New Roman" w:hAnsi="Times New Roman" w:cs="Times New Roman"/>
        </w:rPr>
        <w:t xml:space="preserve">the </w:t>
      </w:r>
      <w:r w:rsidRPr="00702F17">
        <w:rPr>
          <w:rFonts w:ascii="Times New Roman" w:hAnsi="Times New Roman" w:cs="Times New Roman"/>
        </w:rPr>
        <w:t>reception and asked where I c</w:t>
      </w:r>
      <w:r w:rsidR="00610ABE">
        <w:rPr>
          <w:rFonts w:ascii="Times New Roman" w:hAnsi="Times New Roman" w:cs="Times New Roman"/>
        </w:rPr>
        <w:t>an</w:t>
      </w:r>
      <w:r w:rsidRPr="00702F17">
        <w:rPr>
          <w:rFonts w:ascii="Times New Roman" w:hAnsi="Times New Roman" w:cs="Times New Roman"/>
        </w:rPr>
        <w:t xml:space="preserve"> meet my father. I was so numb at that time that it took me a good ten minutes to ask about what h</w:t>
      </w:r>
      <w:r w:rsidR="00610ABE">
        <w:rPr>
          <w:rFonts w:ascii="Times New Roman" w:hAnsi="Times New Roman" w:cs="Times New Roman"/>
        </w:rPr>
        <w:t>appened. Soon a tall forty year</w:t>
      </w:r>
      <w:r w:rsidRPr="00702F17">
        <w:rPr>
          <w:rFonts w:ascii="Times New Roman" w:hAnsi="Times New Roman" w:cs="Times New Roman"/>
        </w:rPr>
        <w:t xml:space="preserve"> old police officer, Thomson appeared. He held his hand for a handshake. I shook his hand with my sweaty, trembling hand. He was a kind and warm person. He pulled out a chair and told me to sit. He said I could meet my father shortly. With tears in my eyes, I asked him,</w:t>
      </w:r>
    </w:p>
    <w:p w14:paraId="09590C0D"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Why you arrested him? He would never kill anyone!”</w:t>
      </w:r>
    </w:p>
    <w:p w14:paraId="382FF576" w14:textId="72BD7123"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My tone raised as I spoke to him. He told me to calm down. He told me that on the day</w:t>
      </w:r>
      <w:r w:rsidR="001A6290">
        <w:rPr>
          <w:rFonts w:ascii="Times New Roman" w:hAnsi="Times New Roman" w:cs="Times New Roman"/>
        </w:rPr>
        <w:t xml:space="preserve"> of murder</w:t>
      </w:r>
      <w:r w:rsidRPr="00702F17">
        <w:rPr>
          <w:rFonts w:ascii="Times New Roman" w:hAnsi="Times New Roman" w:cs="Times New Roman"/>
        </w:rPr>
        <w:t xml:space="preserve">, a man named Jarret, 34, and my father were only workers at the site. A few hours after they were assigned to a task together, Jarret was found dead. He was beaten with a brick to death. He told me, </w:t>
      </w:r>
    </w:p>
    <w:p w14:paraId="22E88630"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Listen, we don’t know the whole truth yet. But your father is our only suspect yet.”</w:t>
      </w:r>
    </w:p>
    <w:p w14:paraId="4D709C81" w14:textId="5A8686D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I couldn’t believe a word he said. It felt like my heart stopped beating. I </w:t>
      </w:r>
      <w:r w:rsidR="001A6290">
        <w:rPr>
          <w:rFonts w:ascii="Times New Roman" w:hAnsi="Times New Roman" w:cs="Times New Roman"/>
        </w:rPr>
        <w:t>n</w:t>
      </w:r>
      <w:r w:rsidRPr="00702F17">
        <w:rPr>
          <w:rFonts w:ascii="Times New Roman" w:hAnsi="Times New Roman" w:cs="Times New Roman"/>
        </w:rPr>
        <w:t xml:space="preserve">early shouted at him, </w:t>
      </w:r>
    </w:p>
    <w:p w14:paraId="7430DC20"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What did my father say? He would never lie or kill anyone!”</w:t>
      </w:r>
    </w:p>
    <w:p w14:paraId="11799A9C"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He said,</w:t>
      </w:r>
    </w:p>
    <w:p w14:paraId="012D0434"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That is a problem. He neither confessed nor accepted anything. He’s just sitting </w:t>
      </w:r>
      <w:r w:rsidRPr="007B0259">
        <w:rPr>
          <w:rFonts w:ascii="Times New Roman" w:hAnsi="Times New Roman" w:cs="Times New Roman"/>
          <w:highlight w:val="yellow"/>
        </w:rPr>
        <w:t>quite</w:t>
      </w:r>
      <w:r w:rsidRPr="00702F17">
        <w:rPr>
          <w:rFonts w:ascii="Times New Roman" w:hAnsi="Times New Roman" w:cs="Times New Roman"/>
        </w:rPr>
        <w:t>.”</w:t>
      </w:r>
    </w:p>
    <w:p w14:paraId="3706F4D7"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Let me meet him!”, I snapped.</w:t>
      </w:r>
    </w:p>
    <w:p w14:paraId="20EBAD8E" w14:textId="1E4D7FF4" w:rsidR="00D765AC" w:rsidRPr="00702F17" w:rsidRDefault="00D765AC" w:rsidP="00D765AC">
      <w:pPr>
        <w:rPr>
          <w:rFonts w:ascii="Times New Roman" w:hAnsi="Times New Roman" w:cs="Times New Roman"/>
        </w:rPr>
      </w:pPr>
      <w:r w:rsidRPr="00702F17">
        <w:rPr>
          <w:rFonts w:ascii="Times New Roman" w:hAnsi="Times New Roman" w:cs="Times New Roman"/>
        </w:rPr>
        <w:lastRenderedPageBreak/>
        <w:t xml:space="preserve">He called another officer who took me to my father. As soon as my father saw me, his expressions changed. He asked as he </w:t>
      </w:r>
      <w:r w:rsidR="001A6290">
        <w:rPr>
          <w:rFonts w:ascii="Times New Roman" w:hAnsi="Times New Roman" w:cs="Times New Roman"/>
        </w:rPr>
        <w:t>lowered his head d</w:t>
      </w:r>
      <w:r w:rsidRPr="00702F17">
        <w:rPr>
          <w:rFonts w:ascii="Times New Roman" w:hAnsi="Times New Roman" w:cs="Times New Roman"/>
        </w:rPr>
        <w:t>own,</w:t>
      </w:r>
    </w:p>
    <w:p w14:paraId="0C6DF08A"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Go take care of your mother!”</w:t>
      </w:r>
    </w:p>
    <w:p w14:paraId="70B18A56" w14:textId="680D9AEB" w:rsidR="00D765AC" w:rsidRPr="00702F17" w:rsidRDefault="00D765AC" w:rsidP="00D765AC">
      <w:pPr>
        <w:rPr>
          <w:rFonts w:ascii="Times New Roman" w:hAnsi="Times New Roman" w:cs="Times New Roman"/>
        </w:rPr>
      </w:pPr>
      <w:r w:rsidRPr="00702F17">
        <w:rPr>
          <w:rFonts w:ascii="Times New Roman" w:hAnsi="Times New Roman" w:cs="Times New Roman"/>
        </w:rPr>
        <w:t>I knew something was up. He was always resolute and would never agree to any false accusation. He would even defend</w:t>
      </w:r>
      <w:r w:rsidR="005247A4">
        <w:rPr>
          <w:rFonts w:ascii="Times New Roman" w:hAnsi="Times New Roman" w:cs="Times New Roman"/>
        </w:rPr>
        <w:t xml:space="preserve"> people who could not stand for themselves.</w:t>
      </w:r>
      <w:r w:rsidRPr="00702F17">
        <w:rPr>
          <w:rFonts w:ascii="Times New Roman" w:hAnsi="Times New Roman" w:cs="Times New Roman"/>
        </w:rPr>
        <w:t xml:space="preserve"> I stood there silent.</w:t>
      </w:r>
    </w:p>
    <w:p w14:paraId="66150BE3" w14:textId="45989070" w:rsidR="00D765AC" w:rsidRPr="00702F17" w:rsidRDefault="00D765AC" w:rsidP="00D765AC">
      <w:pPr>
        <w:rPr>
          <w:rFonts w:ascii="Times New Roman" w:hAnsi="Times New Roman" w:cs="Times New Roman"/>
        </w:rPr>
      </w:pPr>
      <w:r w:rsidRPr="00702F17">
        <w:rPr>
          <w:rFonts w:ascii="Times New Roman" w:hAnsi="Times New Roman" w:cs="Times New Roman"/>
        </w:rPr>
        <w:t>In the dark detention room, I could see his gloomy face. He looked at me and said,</w:t>
      </w:r>
    </w:p>
    <w:p w14:paraId="5075ED0A"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Go home. Take care of your mother. Stay safe and study hard.”</w:t>
      </w:r>
    </w:p>
    <w:p w14:paraId="57136FD9" w14:textId="10737AC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 </w:t>
      </w:r>
      <w:r w:rsidR="007B0259">
        <w:rPr>
          <w:rFonts w:ascii="Times New Roman" w:hAnsi="Times New Roman" w:cs="Times New Roman"/>
        </w:rPr>
        <w:t>A</w:t>
      </w:r>
      <w:r w:rsidRPr="00702F17">
        <w:rPr>
          <w:rFonts w:ascii="Times New Roman" w:hAnsi="Times New Roman" w:cs="Times New Roman"/>
        </w:rPr>
        <w:t xml:space="preserve"> tear rolled down his face. At that very moment. I was reassured that he was wrongly accused. I realized I had to find a way to set him free. We could not afford an expensive lawyer since we </w:t>
      </w:r>
      <w:r w:rsidR="001A6290">
        <w:rPr>
          <w:rFonts w:ascii="Times New Roman" w:hAnsi="Times New Roman" w:cs="Times New Roman"/>
        </w:rPr>
        <w:t>barely could afford necessities of life</w:t>
      </w:r>
      <w:r w:rsidRPr="00702F17">
        <w:rPr>
          <w:rFonts w:ascii="Times New Roman" w:hAnsi="Times New Roman" w:cs="Times New Roman"/>
        </w:rPr>
        <w:t>. A few moments</w:t>
      </w:r>
      <w:r w:rsidR="007B0259">
        <w:rPr>
          <w:rFonts w:ascii="Times New Roman" w:hAnsi="Times New Roman" w:cs="Times New Roman"/>
        </w:rPr>
        <w:t xml:space="preserve"> later, a man dressed in a suit and</w:t>
      </w:r>
      <w:r w:rsidRPr="00702F17">
        <w:rPr>
          <w:rFonts w:ascii="Times New Roman" w:hAnsi="Times New Roman" w:cs="Times New Roman"/>
        </w:rPr>
        <w:t xml:space="preserve"> carrying a briefcase</w:t>
      </w:r>
      <w:r w:rsidR="007B0259">
        <w:rPr>
          <w:rFonts w:ascii="Times New Roman" w:hAnsi="Times New Roman" w:cs="Times New Roman"/>
        </w:rPr>
        <w:t>,</w:t>
      </w:r>
      <w:r w:rsidRPr="00702F17">
        <w:rPr>
          <w:rFonts w:ascii="Times New Roman" w:hAnsi="Times New Roman" w:cs="Times New Roman"/>
        </w:rPr>
        <w:t xml:space="preserve"> entered the room. He asked everyone to leave. As I left, an officer said, </w:t>
      </w:r>
    </w:p>
    <w:p w14:paraId="1FB6C228"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Well, your father is lucky. The best lawyer in town is going to defend him!”</w:t>
      </w:r>
    </w:p>
    <w:p w14:paraId="414348B4"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I looked through the window of the detention room and saw the lawyer handing a handkerchief to my father to wipe off his tear. Seeing someone comfort my father relieved me. I waited to meet the lawyer. As soon as he came out, I rushed to him,</w:t>
      </w:r>
    </w:p>
    <w:p w14:paraId="4D4908DE"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Thank you for taking care of my father.”</w:t>
      </w:r>
    </w:p>
    <w:p w14:paraId="05E60092"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He smiled at me. I, filled with hope, begged,</w:t>
      </w:r>
    </w:p>
    <w:p w14:paraId="63B0A54C"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We can’t pay you now but I will earn enough to pay all your fee.”</w:t>
      </w:r>
    </w:p>
    <w:p w14:paraId="0AC240A9"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I started crying. He put his hand on my shoulder and said,</w:t>
      </w:r>
    </w:p>
    <w:p w14:paraId="59374406"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You don’t have to. It’s payback.”</w:t>
      </w:r>
    </w:p>
    <w:p w14:paraId="38396F99"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lastRenderedPageBreak/>
        <w:t xml:space="preserve">I couldn’t understand. He told me that after his parents </w:t>
      </w:r>
      <w:r w:rsidR="007B0259">
        <w:rPr>
          <w:rFonts w:ascii="Times New Roman" w:hAnsi="Times New Roman" w:cs="Times New Roman"/>
        </w:rPr>
        <w:t xml:space="preserve">had </w:t>
      </w:r>
      <w:r w:rsidRPr="00702F17">
        <w:rPr>
          <w:rFonts w:ascii="Times New Roman" w:hAnsi="Times New Roman" w:cs="Times New Roman"/>
        </w:rPr>
        <w:t xml:space="preserve">died, he was sent to an orphanage. My father visited him every week and soon he took the responsibility </w:t>
      </w:r>
      <w:r w:rsidR="007B0259">
        <w:rPr>
          <w:rFonts w:ascii="Times New Roman" w:hAnsi="Times New Roman" w:cs="Times New Roman"/>
        </w:rPr>
        <w:t>for</w:t>
      </w:r>
      <w:r w:rsidRPr="00702F17">
        <w:rPr>
          <w:rFonts w:ascii="Times New Roman" w:hAnsi="Times New Roman" w:cs="Times New Roman"/>
        </w:rPr>
        <w:t xml:space="preserve"> all his education and living expenses.</w:t>
      </w:r>
    </w:p>
    <w:p w14:paraId="0E7B1D1F"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I never knew about it. He told me his name is Michael Specter and he would fight for my father’s case as pro bono. In pro bono cases, the lawyer would not charge his client rather fight for his personal or professional interest </w:t>
      </w:r>
      <w:r w:rsidRPr="00702F17">
        <w:rPr>
          <w:rFonts w:ascii="Times New Roman" w:hAnsi="Times New Roman" w:cs="Times New Roman"/>
        </w:rPr>
        <w:fldChar w:fldCharType="begin"/>
      </w:r>
      <w:r w:rsidRPr="00702F17">
        <w:rPr>
          <w:rFonts w:ascii="Times New Roman" w:hAnsi="Times New Roman" w:cs="Times New Roman"/>
        </w:rPr>
        <w:instrText xml:space="preserve"> ADDIN ZOTERO_ITEM CSL_CITATION {"citationID":"Zx9bRwGt","properties":{"formattedCitation":"(Rhode)","plainCitation":"(Rhode)","noteIndex":0},"citationItems":[{"id":273,"uris":["http://zotero.org/users/6144444/items/WCM6YTD6"],"uri":["http://zotero.org/users/6144444/items/WCM6YTD6"],"itemData":{"id":273,"type":"book","abstract":"This book explores the aspirational principles and actual practices concerning lawyers pro bono service. It begins from the premise that both the profession and the public have much to gain from reducing the gap between ideals and institutions. To that end, the book provides the first broad-scale study of the factors that influence American lawyers pro bono work, including an original empirical survey of over 3,000 lawyers. Attention is focused on the workplace factors and law school experiences that encourage charitable public interest activities. The book also includes the first comparative study of public service by looking at volunteer work by other professionals and by lawyers in other countries.  Part I of the book explores the literature on altruistic commitments among the public in general, and lawyers in particular. Part II traces the evolution of attorneys pro bono responsibilities. Part III presents findings of the empirical survey. Part IV draws on these findings, together with prior research, to propose strategies for increasing and improving lawyers pro bono activity.","ISBN":"978-0-8047-5107-0","language":"en","note":"Google-Books-ID: DpYTNJZGloAC","number-of-pages":"260","publisher":"Stanford University Press","source":"Google Books","title":"Pro Bono in Principle and in Practice: Public Service and the Professions","title-short":"Pro Bono in Principle and in Practice","author":[{"family":"Rhode","given":"Deborah L."}],"issued":{"date-parts":[["2005"]]}}}],"schema":"https://github.com/citation-style-language/schema/raw/master/csl-citation.json"} </w:instrText>
      </w:r>
      <w:r w:rsidRPr="00702F17">
        <w:rPr>
          <w:rFonts w:ascii="Times New Roman" w:hAnsi="Times New Roman" w:cs="Times New Roman"/>
        </w:rPr>
        <w:fldChar w:fldCharType="separate"/>
      </w:r>
      <w:r w:rsidRPr="00702F17">
        <w:rPr>
          <w:rFonts w:ascii="Times New Roman" w:hAnsi="Times New Roman" w:cs="Times New Roman"/>
        </w:rPr>
        <w:t>(Rhode)</w:t>
      </w:r>
      <w:r w:rsidRPr="00702F17">
        <w:rPr>
          <w:rFonts w:ascii="Times New Roman" w:hAnsi="Times New Roman" w:cs="Times New Roman"/>
        </w:rPr>
        <w:fldChar w:fldCharType="end"/>
      </w:r>
      <w:r w:rsidRPr="00702F17">
        <w:rPr>
          <w:rFonts w:ascii="Times New Roman" w:hAnsi="Times New Roman" w:cs="Times New Roman"/>
        </w:rPr>
        <w:t xml:space="preserve">.I felt so thankful that I was speechless. He told me that his father did not defend him because he was threatened by the gang who killed Jarret. Michael told me he would take </w:t>
      </w:r>
      <w:r w:rsidR="007B0259">
        <w:rPr>
          <w:rFonts w:ascii="Times New Roman" w:hAnsi="Times New Roman" w:cs="Times New Roman"/>
        </w:rPr>
        <w:t xml:space="preserve">care </w:t>
      </w:r>
      <w:r w:rsidRPr="00702F17">
        <w:rPr>
          <w:rFonts w:ascii="Times New Roman" w:hAnsi="Times New Roman" w:cs="Times New Roman"/>
        </w:rPr>
        <w:t>of things.</w:t>
      </w:r>
    </w:p>
    <w:p w14:paraId="2418EE41"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t xml:space="preserve">At the </w:t>
      </w:r>
      <w:r w:rsidR="007B0259">
        <w:rPr>
          <w:rFonts w:ascii="Times New Roman" w:hAnsi="Times New Roman" w:cs="Times New Roman"/>
        </w:rPr>
        <w:t>trial</w:t>
      </w:r>
      <w:r w:rsidRPr="00702F17">
        <w:rPr>
          <w:rFonts w:ascii="Times New Roman" w:hAnsi="Times New Roman" w:cs="Times New Roman"/>
        </w:rPr>
        <w:t xml:space="preserve">, Michael managed to get my father acquitted. My family was relieved and rejoiced. </w:t>
      </w:r>
    </w:p>
    <w:p w14:paraId="6B78EBBB" w14:textId="5CC5B00E" w:rsidR="00D765AC" w:rsidRDefault="00D765AC" w:rsidP="00D765AC">
      <w:pPr>
        <w:rPr>
          <w:rFonts w:ascii="Times New Roman" w:hAnsi="Times New Roman" w:cs="Times New Roman"/>
        </w:rPr>
      </w:pPr>
      <w:r w:rsidRPr="00702F17">
        <w:rPr>
          <w:rFonts w:ascii="Times New Roman" w:hAnsi="Times New Roman" w:cs="Times New Roman"/>
        </w:rPr>
        <w:t>Suddenly, I heard my name and as I turned around, I realized the Judge had called my name to proceed with the trial. I was pulled back from my land of memories. I was now a defense lawyer who</w:t>
      </w:r>
      <w:r w:rsidR="007B0259">
        <w:rPr>
          <w:rFonts w:ascii="Times New Roman" w:hAnsi="Times New Roman" w:cs="Times New Roman"/>
        </w:rPr>
        <w:t xml:space="preserve"> had</w:t>
      </w:r>
      <w:r w:rsidRPr="00702F17">
        <w:rPr>
          <w:rFonts w:ascii="Times New Roman" w:hAnsi="Times New Roman" w:cs="Times New Roman"/>
        </w:rPr>
        <w:t xml:space="preserve"> dedicated his life to save innocent people from being wrongly accused. I believe the best</w:t>
      </w:r>
      <w:r w:rsidR="001A6290">
        <w:rPr>
          <w:rFonts w:ascii="Times New Roman" w:hAnsi="Times New Roman" w:cs="Times New Roman"/>
        </w:rPr>
        <w:t xml:space="preserve"> way</w:t>
      </w:r>
      <w:r w:rsidRPr="00702F17">
        <w:rPr>
          <w:rFonts w:ascii="Times New Roman" w:hAnsi="Times New Roman" w:cs="Times New Roman"/>
        </w:rPr>
        <w:t xml:space="preserve"> to be thankful is to help others </w:t>
      </w:r>
      <w:r w:rsidRPr="00702F17">
        <w:rPr>
          <w:rFonts w:ascii="Times New Roman" w:hAnsi="Times New Roman" w:cs="Times New Roman"/>
        </w:rPr>
        <w:fldChar w:fldCharType="begin"/>
      </w:r>
      <w:r w:rsidRPr="00702F17">
        <w:rPr>
          <w:rFonts w:ascii="Times New Roman" w:hAnsi="Times New Roman" w:cs="Times New Roman"/>
        </w:rPr>
        <w:instrText xml:space="preserve"> ADDIN ZOTERO_ITEM CSL_CITATION {"citationID":"U5TJrXpw","properties":{"formattedCitation":"(Bono et al.)","plainCitation":"(Bono et al.)","noteIndex":0},"citationItems":[{"id":270,"uris":["http://zotero.org/users/6144444/items/PUIZY5F2"],"uri":["http://zotero.org/users/6144444/items/PUIZY5F2"],"itemData":{"id":270,"type":"chapter","ISBN":"978-0-471-45906-4","note":"DOI: 10.1002/9780470939338.ch29","page":"464-481","source":"ResearchGate","title":"Gratitude in Practice and the Practice of Gratitude","author":[{"family":"Bono","given":"Giacomo"},{"family":"Emmons","given":"Robert"},{"family":"Mccullough","given":"Michael"}],"issued":{"date-parts":[["2012",9,27]]}}}],"schema":"https://github.com/citation-style-language/schema/raw/master/csl-citation.json"} </w:instrText>
      </w:r>
      <w:r w:rsidRPr="00702F17">
        <w:rPr>
          <w:rFonts w:ascii="Times New Roman" w:hAnsi="Times New Roman" w:cs="Times New Roman"/>
        </w:rPr>
        <w:fldChar w:fldCharType="separate"/>
      </w:r>
      <w:r w:rsidRPr="00702F17">
        <w:rPr>
          <w:rFonts w:ascii="Times New Roman" w:hAnsi="Times New Roman" w:cs="Times New Roman"/>
        </w:rPr>
        <w:t>(Bono et al.)</w:t>
      </w:r>
      <w:r w:rsidRPr="00702F17">
        <w:rPr>
          <w:rFonts w:ascii="Times New Roman" w:hAnsi="Times New Roman" w:cs="Times New Roman"/>
        </w:rPr>
        <w:fldChar w:fldCharType="end"/>
      </w:r>
      <w:r w:rsidRPr="00702F17">
        <w:rPr>
          <w:rFonts w:ascii="Times New Roman" w:hAnsi="Times New Roman" w:cs="Times New Roman"/>
        </w:rPr>
        <w:t>.</w:t>
      </w:r>
    </w:p>
    <w:p w14:paraId="18F86703" w14:textId="77777777" w:rsidR="00D765AC" w:rsidRDefault="00D765AC">
      <w:pPr>
        <w:suppressAutoHyphens w:val="0"/>
        <w:rPr>
          <w:rFonts w:ascii="Times New Roman" w:hAnsi="Times New Roman" w:cs="Times New Roman"/>
        </w:rPr>
      </w:pPr>
      <w:r>
        <w:rPr>
          <w:rFonts w:ascii="Times New Roman" w:hAnsi="Times New Roman" w:cs="Times New Roman"/>
        </w:rPr>
        <w:br w:type="page"/>
      </w:r>
    </w:p>
    <w:p w14:paraId="0C949E28" w14:textId="77777777" w:rsidR="00D765AC" w:rsidRPr="00610ABE" w:rsidRDefault="00D765AC" w:rsidP="00D765AC">
      <w:pPr>
        <w:ind w:firstLine="0"/>
        <w:rPr>
          <w:rFonts w:ascii="Times New Roman" w:hAnsi="Times New Roman" w:cs="Times New Roman"/>
          <w:b/>
        </w:rPr>
      </w:pPr>
      <w:r w:rsidRPr="00610ABE">
        <w:rPr>
          <w:rFonts w:ascii="Times New Roman" w:hAnsi="Times New Roman" w:cs="Times New Roman"/>
          <w:b/>
        </w:rPr>
        <w:lastRenderedPageBreak/>
        <w:t>Works Cited</w:t>
      </w:r>
      <w:r w:rsidR="00610ABE">
        <w:rPr>
          <w:rFonts w:ascii="Times New Roman" w:hAnsi="Times New Roman" w:cs="Times New Roman"/>
          <w:b/>
        </w:rPr>
        <w:t>:</w:t>
      </w:r>
    </w:p>
    <w:p w14:paraId="3C84239F" w14:textId="77777777" w:rsidR="00D765AC" w:rsidRPr="00702F17" w:rsidRDefault="00D765AC" w:rsidP="00D765AC">
      <w:pPr>
        <w:pStyle w:val="Bibliography"/>
        <w:rPr>
          <w:rFonts w:ascii="Times New Roman" w:hAnsi="Times New Roman" w:cs="Times New Roman"/>
        </w:rPr>
      </w:pPr>
      <w:r w:rsidRPr="00702F17">
        <w:rPr>
          <w:rFonts w:ascii="Times New Roman" w:hAnsi="Times New Roman" w:cs="Times New Roman"/>
        </w:rPr>
        <w:fldChar w:fldCharType="begin"/>
      </w:r>
      <w:r w:rsidRPr="00702F17">
        <w:rPr>
          <w:rFonts w:ascii="Times New Roman" w:hAnsi="Times New Roman" w:cs="Times New Roman"/>
        </w:rPr>
        <w:instrText xml:space="preserve"> ADDIN ZOTERO_BIBL {"uncited":[],"omitted":[],"custom":[]} CSL_BIBLIOGRAPHY </w:instrText>
      </w:r>
      <w:r w:rsidRPr="00702F17">
        <w:rPr>
          <w:rFonts w:ascii="Times New Roman" w:hAnsi="Times New Roman" w:cs="Times New Roman"/>
        </w:rPr>
        <w:fldChar w:fldCharType="separate"/>
      </w:r>
      <w:r w:rsidRPr="00702F17">
        <w:rPr>
          <w:rFonts w:ascii="Times New Roman" w:hAnsi="Times New Roman" w:cs="Times New Roman"/>
        </w:rPr>
        <w:t xml:space="preserve">Bono, Giacomo, et al. </w:t>
      </w:r>
      <w:r w:rsidRPr="00702F17">
        <w:rPr>
          <w:rFonts w:ascii="Times New Roman" w:hAnsi="Times New Roman" w:cs="Times New Roman"/>
          <w:i/>
          <w:iCs/>
        </w:rPr>
        <w:t>Gratitude in Practice and the Practice of Gratitude</w:t>
      </w:r>
      <w:r w:rsidRPr="00702F17">
        <w:rPr>
          <w:rFonts w:ascii="Times New Roman" w:hAnsi="Times New Roman" w:cs="Times New Roman"/>
        </w:rPr>
        <w:t xml:space="preserve">. 2012, pp. 464–81. </w:t>
      </w:r>
      <w:r w:rsidRPr="00702F17">
        <w:rPr>
          <w:rFonts w:ascii="Times New Roman" w:hAnsi="Times New Roman" w:cs="Times New Roman"/>
          <w:i/>
          <w:iCs/>
        </w:rPr>
        <w:t>ResearchGate</w:t>
      </w:r>
      <w:r w:rsidRPr="00702F17">
        <w:rPr>
          <w:rFonts w:ascii="Times New Roman" w:hAnsi="Times New Roman" w:cs="Times New Roman"/>
        </w:rPr>
        <w:t>, doi:10.1002/9780470939338.ch29.</w:t>
      </w:r>
    </w:p>
    <w:p w14:paraId="3457625B" w14:textId="77777777" w:rsidR="00D765AC" w:rsidRPr="00702F17" w:rsidRDefault="00D765AC" w:rsidP="00D765AC">
      <w:pPr>
        <w:pStyle w:val="Bibliography"/>
        <w:rPr>
          <w:rFonts w:ascii="Times New Roman" w:hAnsi="Times New Roman" w:cs="Times New Roman"/>
        </w:rPr>
      </w:pPr>
      <w:r w:rsidRPr="00702F17">
        <w:rPr>
          <w:rFonts w:ascii="Times New Roman" w:hAnsi="Times New Roman" w:cs="Times New Roman"/>
        </w:rPr>
        <w:t xml:space="preserve">Rhode, Deborah L. </w:t>
      </w:r>
      <w:r w:rsidRPr="00702F17">
        <w:rPr>
          <w:rFonts w:ascii="Times New Roman" w:hAnsi="Times New Roman" w:cs="Times New Roman"/>
          <w:i/>
          <w:iCs/>
        </w:rPr>
        <w:t>Pro Bono in Principle and in Practice: Public Service and the Professions</w:t>
      </w:r>
      <w:r w:rsidRPr="00702F17">
        <w:rPr>
          <w:rFonts w:ascii="Times New Roman" w:hAnsi="Times New Roman" w:cs="Times New Roman"/>
        </w:rPr>
        <w:t>. Stanford University Press, 2005.</w:t>
      </w:r>
    </w:p>
    <w:p w14:paraId="1764FD80" w14:textId="77777777" w:rsidR="00D765AC" w:rsidRPr="00702F17" w:rsidRDefault="00D765AC" w:rsidP="00D765AC">
      <w:pPr>
        <w:rPr>
          <w:rFonts w:ascii="Times New Roman" w:hAnsi="Times New Roman" w:cs="Times New Roman"/>
        </w:rPr>
      </w:pPr>
      <w:r w:rsidRPr="00702F17">
        <w:rPr>
          <w:rFonts w:ascii="Times New Roman" w:hAnsi="Times New Roman" w:cs="Times New Roman"/>
        </w:rPr>
        <w:fldChar w:fldCharType="end"/>
      </w:r>
    </w:p>
    <w:sectPr w:rsidR="00D765AC" w:rsidRPr="00702F1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C1C71" w14:textId="77777777" w:rsidR="00CD5EB9" w:rsidRDefault="00CD5EB9">
      <w:pPr>
        <w:spacing w:line="240" w:lineRule="auto"/>
      </w:pPr>
      <w:r>
        <w:separator/>
      </w:r>
    </w:p>
  </w:endnote>
  <w:endnote w:type="continuationSeparator" w:id="0">
    <w:p w14:paraId="6364DC9E" w14:textId="77777777" w:rsidR="00CD5EB9" w:rsidRDefault="00CD5E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AD680" w14:textId="77777777" w:rsidR="00CD5EB9" w:rsidRDefault="00CD5EB9">
      <w:pPr>
        <w:spacing w:line="240" w:lineRule="auto"/>
      </w:pPr>
      <w:r>
        <w:separator/>
      </w:r>
    </w:p>
  </w:footnote>
  <w:footnote w:type="continuationSeparator" w:id="0">
    <w:p w14:paraId="3577C1FB" w14:textId="77777777" w:rsidR="00CD5EB9" w:rsidRDefault="00CD5E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EACE8" w14:textId="77777777" w:rsidR="00E614DD" w:rsidRDefault="00CD5EB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B0259">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5E20" w14:textId="77777777" w:rsidR="00E614DD" w:rsidRDefault="00CD5EB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B025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A6290"/>
    <w:rsid w:val="001C7308"/>
    <w:rsid w:val="001F62C0"/>
    <w:rsid w:val="00245E02"/>
    <w:rsid w:val="00353B66"/>
    <w:rsid w:val="00364805"/>
    <w:rsid w:val="00456604"/>
    <w:rsid w:val="004A2675"/>
    <w:rsid w:val="004F7139"/>
    <w:rsid w:val="005247A4"/>
    <w:rsid w:val="005525EB"/>
    <w:rsid w:val="0057093C"/>
    <w:rsid w:val="00605401"/>
    <w:rsid w:val="00610ABE"/>
    <w:rsid w:val="00691EC1"/>
    <w:rsid w:val="007B0259"/>
    <w:rsid w:val="007C53FB"/>
    <w:rsid w:val="008B7D18"/>
    <w:rsid w:val="008F1F97"/>
    <w:rsid w:val="008F4052"/>
    <w:rsid w:val="0092349A"/>
    <w:rsid w:val="00985A65"/>
    <w:rsid w:val="009D4EB3"/>
    <w:rsid w:val="00B13D1B"/>
    <w:rsid w:val="00B818DF"/>
    <w:rsid w:val="00BA1BAA"/>
    <w:rsid w:val="00CD3FEE"/>
    <w:rsid w:val="00CD5EB9"/>
    <w:rsid w:val="00D00BB7"/>
    <w:rsid w:val="00D05A7B"/>
    <w:rsid w:val="00D52117"/>
    <w:rsid w:val="00D765AC"/>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969B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F23E9"/>
    <w:rsid w:val="003729CB"/>
    <w:rsid w:val="003A0181"/>
    <w:rsid w:val="004B7125"/>
    <w:rsid w:val="005A3EFE"/>
    <w:rsid w:val="00700C6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28</Words>
  <Characters>700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6T04:49:00Z</dcterms:created>
  <dcterms:modified xsi:type="dcterms:W3CDTF">2019-12-26T04:55:00Z</dcterms:modified>
  <cp:version/>
</cp:coreProperties>
</file>